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commentRangeStart w:id="0"/>
      <w:commentRangeStart w:id="1"/>
      <w:commentRangeStart w:id="2"/>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commentRangeEnd w:id="0"/>
      <w:r w:rsidR="002853D9">
        <w:rPr>
          <w:rStyle w:val="Kommentarzeichen"/>
        </w:rPr>
        <w:commentReference w:id="0"/>
      </w:r>
      <w:commentRangeEnd w:id="1"/>
      <w:r w:rsidR="00080E55">
        <w:rPr>
          <w:rStyle w:val="Kommentarzeichen"/>
        </w:rPr>
        <w:commentReference w:id="1"/>
      </w:r>
      <w:commentRangeEnd w:id="2"/>
      <w:r w:rsidR="00877ED6">
        <w:rPr>
          <w:rStyle w:val="Kommentarzeichen"/>
        </w:rPr>
        <w:commentReference w:id="2"/>
      </w:r>
    </w:p>
    <w:p w14:paraId="08A66BCB" w14:textId="76C26744"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r w:rsidR="00194022">
        <w:rPr>
          <w:rFonts w:ascii="Verdana" w:hAnsi="Verdana"/>
        </w:rPr>
        <w:t>Unlike methods requiring 3D bone models</w:t>
      </w:r>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r w:rsidR="009802A0">
        <w:rPr>
          <w:rFonts w:ascii="Verdana" w:hAnsi="Verdana"/>
        </w:rPr>
        <w:t xml:space="preserve"> </w:t>
      </w:r>
      <w:r w:rsidR="00B365EC" w:rsidRPr="00B365EC">
        <w:rPr>
          <w:rFonts w:ascii="Verdana" w:hAnsi="Verdana"/>
        </w:rPr>
        <w:t xml:space="preserve">The primary objective was to develop </w:t>
      </w:r>
      <w:del w:id="4" w:author="Krämer, Martin" w:date="2024-11-28T15:03:00Z">
        <w:r w:rsidR="00B365EC" w:rsidRPr="00B365EC" w:rsidDel="009802A0">
          <w:rPr>
            <w:rFonts w:ascii="Verdana" w:hAnsi="Verdana"/>
          </w:rPr>
          <w:delText xml:space="preserve">and validate </w:delText>
        </w:r>
      </w:del>
      <w:r w:rsidR="00B365EC" w:rsidRPr="00B365EC">
        <w:rPr>
          <w:rFonts w:ascii="Verdana" w:hAnsi="Verdana"/>
        </w:rPr>
        <w:t>a bone tracking method that can reliably extract bone motion parameters directly from dynamic MRI sequences</w:t>
      </w:r>
      <w:r w:rsidR="00B365EC">
        <w:rPr>
          <w:rFonts w:ascii="Verdana" w:hAnsi="Verdana"/>
        </w:rPr>
        <w:t xml:space="preserve">. </w:t>
      </w:r>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Siemens Healthineers)</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w:t>
      </w:r>
      <w:r w:rsidR="003A48A4" w:rsidRPr="003A48A4">
        <w:rPr>
          <w:rFonts w:ascii="Verdana" w:hAnsi="Verdana"/>
        </w:rPr>
        <w:lastRenderedPageBreak/>
        <w:t>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Micronor,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Micronor),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r w:rsidR="6F01215C" w:rsidRPr="5FE521F8">
        <w:rPr>
          <w:rFonts w:ascii="Verdana" w:eastAsia="Verdana" w:hAnsi="Verdana" w:cs="Verdana"/>
        </w:rPr>
        <w:t>Meihaus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5"/>
      <w:commentRangeStart w:id="6"/>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5"/>
      <w:r w:rsidR="00CE6183">
        <w:rPr>
          <w:rStyle w:val="Kommentarzeichen"/>
        </w:rPr>
        <w:commentReference w:id="5"/>
      </w:r>
      <w:commentRangeEnd w:id="6"/>
      <w:r w:rsidR="00DF1163">
        <w:rPr>
          <w:rStyle w:val="Kommentarzeichen"/>
        </w:rPr>
        <w:commentReference w:id="6"/>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7"/>
      <w:commentRangeStart w:id="8"/>
      <w:r w:rsidR="6F01215C" w:rsidRPr="5FE521F8">
        <w:rPr>
          <w:rFonts w:ascii="Verdana" w:eastAsia="Verdana" w:hAnsi="Verdana" w:cs="Verdana"/>
        </w:rPr>
        <w:t xml:space="preserve">This process was repeated for the entire range of motion, </w:t>
      </w:r>
      <w:commentRangeEnd w:id="7"/>
      <w:r w:rsidR="00CE6183">
        <w:rPr>
          <w:rStyle w:val="Kommentarzeichen"/>
        </w:rPr>
        <w:commentReference w:id="7"/>
      </w:r>
      <w:commentRangeEnd w:id="8"/>
      <w:r w:rsidR="00160333">
        <w:rPr>
          <w:rStyle w:val="Kommentarzeichen"/>
        </w:rPr>
        <w:commentReference w:id="8"/>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imagING)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This open-</w:t>
      </w:r>
      <w:r w:rsidR="0061638A" w:rsidRPr="0061638A">
        <w:rPr>
          <w:rFonts w:ascii="Verdana" w:eastAsia="Verdana" w:hAnsi="Verdana" w:cs="Verdana"/>
        </w:rPr>
        <w:lastRenderedPageBreak/>
        <w:t xml:space="preserve">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32D819F4"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r w:rsidR="00FB5E4E" w:rsidRPr="00FB5E4E">
        <w:rPr>
          <w:rFonts w:ascii="Verdana" w:eastAsia="Verdana" w:hAnsi="Verdana" w:cs="Verdana"/>
        </w:rPr>
        <w:t>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r w:rsidR="00FB5E4E">
        <w:rPr>
          <w:rFonts w:ascii="Verdana" w:eastAsia="Verdana" w:hAnsi="Verdana" w:cs="Verdana"/>
        </w:rPr>
        <w:t xml:space="preserve"> </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w:t>
      </w:r>
      <w:r w:rsidR="006F50D0" w:rsidRPr="006F50D0">
        <w:rPr>
          <w:rFonts w:ascii="Verdana" w:eastAsia="Verdana" w:hAnsi="Verdana" w:cs="Verdana"/>
        </w:rPr>
        <w:lastRenderedPageBreak/>
        <w:t xml:space="preserve">parameters were optimized </w:t>
      </w:r>
      <w:commentRangeStart w:id="9"/>
      <w:commentRangeStart w:id="10"/>
      <w:r w:rsidR="006F50D0" w:rsidRPr="006F50D0">
        <w:rPr>
          <w:rFonts w:ascii="Verdana" w:eastAsia="Verdana" w:hAnsi="Verdana" w:cs="Verdana"/>
        </w:rPr>
        <w:t xml:space="preserve">once </w:t>
      </w:r>
      <w:commentRangeEnd w:id="9"/>
      <w:r w:rsidR="00F704F5">
        <w:rPr>
          <w:rStyle w:val="Kommentarzeichen"/>
        </w:rPr>
        <w:commentReference w:id="9"/>
      </w:r>
      <w:commentRangeEnd w:id="10"/>
      <w:r w:rsidR="00601B08">
        <w:rPr>
          <w:rStyle w:val="Kommentarzeichen"/>
        </w:rPr>
        <w:commentReference w:id="10"/>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11"/>
      <w:commentRangeStart w:id="12"/>
      <w:r w:rsidR="00E763D1" w:rsidRPr="00E763D1">
        <w:rPr>
          <w:rFonts w:ascii="Verdana" w:eastAsia="Verdana" w:hAnsi="Verdana" w:cs="Verdana"/>
        </w:rPr>
        <w:t xml:space="preserve">80 equidistant points </w:t>
      </w:r>
      <w:commentRangeEnd w:id="11"/>
      <w:r w:rsidR="00F704F5">
        <w:rPr>
          <w:rStyle w:val="Kommentarzeichen"/>
        </w:rPr>
        <w:commentReference w:id="11"/>
      </w:r>
      <w:commentRangeEnd w:id="12"/>
      <w:r w:rsidR="00601B08">
        <w:rPr>
          <w:rStyle w:val="Kommentarzeichen"/>
        </w:rPr>
        <w:commentReference w:id="12"/>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34D74FD2"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can be transformed to align with the bone edge at any point during the motion cycle through the computation of optimal transformation parameters.</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commentRangeStart w:id="13"/>
      <w:commentRangeStart w:id="14"/>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commentRangeEnd w:id="13"/>
      <w:r w:rsidR="007206C2">
        <w:rPr>
          <w:rStyle w:val="Kommentarzeichen"/>
        </w:rPr>
        <w:commentReference w:id="13"/>
      </w:r>
      <w:commentRangeEnd w:id="14"/>
      <w:r w:rsidR="00972CFF">
        <w:rPr>
          <w:rStyle w:val="Kommentarzeichen"/>
        </w:rPr>
        <w:commentReference w:id="14"/>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w:t>
      </w:r>
      <w:r w:rsidRPr="00EB5D3C">
        <w:rPr>
          <w:rFonts w:ascii="Verdana" w:hAnsi="Verdana"/>
        </w:rPr>
        <w:lastRenderedPageBreak/>
        <w:t xml:space="preserve">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6FF0DDDF"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demonstrates the technical feasibility of our bone tracking approach. As this study focused on algorithm development, establishing normative bone motion parameters and their variations across populations would be the subject of future dedicated studies.</w:t>
      </w:r>
      <w:r w:rsidR="009802A0">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w:t>
      </w:r>
      <w:r w:rsidRPr="00346AAB">
        <w:rPr>
          <w:rFonts w:ascii="Verdana" w:hAnsi="Verdana"/>
        </w:rPr>
        <w:lastRenderedPageBreak/>
        <w:t xml:space="preserve">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Literaturverzeichnis"/>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Literaturverzeichnis"/>
      </w:pPr>
      <w:r w:rsidRPr="000220B4">
        <w:t xml:space="preserve">2. </w:t>
      </w:r>
      <w:r w:rsidRPr="000220B4">
        <w:tab/>
        <w:t>Kaufman KR, Hughes C, Morrey BF, Morrey M, An KN. Gait characteristics of patients with knee osteoarthritis. Journal of Biomechanics 2001; 34 :907–15. https://doi.org/10.1016/S0021-9290(01)00036-7</w:t>
      </w:r>
    </w:p>
    <w:p w14:paraId="756455FF" w14:textId="77777777" w:rsidR="000220B4" w:rsidRPr="000220B4" w:rsidRDefault="000220B4" w:rsidP="000220B4">
      <w:pPr>
        <w:pStyle w:val="Literaturverzeichnis"/>
      </w:pPr>
      <w:r w:rsidRPr="000220B4">
        <w:t xml:space="preserve">3. </w:t>
      </w:r>
      <w:r w:rsidRPr="000220B4">
        <w:tab/>
        <w:t>Astephen JL, Deluzio KJ, Caldwell GE, Dunbar MJ. Biomechanical changes at the hip, knee, and ankle joints during gait are associated with knee osteoarthritis severity. Journal Orthopaedic Research 2008; 26 :332–41. https://doi.org/10.1002/jor.20496</w:t>
      </w:r>
    </w:p>
    <w:p w14:paraId="25441E96" w14:textId="77777777" w:rsidR="000220B4" w:rsidRPr="000220B4" w:rsidRDefault="000220B4" w:rsidP="000220B4">
      <w:pPr>
        <w:pStyle w:val="Literaturverzeichnis"/>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Literaturverzeichnis"/>
      </w:pPr>
      <w:r w:rsidRPr="000220B4">
        <w:t xml:space="preserve">5. </w:t>
      </w:r>
      <w:r w:rsidRPr="000220B4">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Literaturverzeichnis"/>
      </w:pPr>
      <w:r w:rsidRPr="000220B4">
        <w:t xml:space="preserve">6. </w:t>
      </w:r>
      <w:r w:rsidRPr="000220B4">
        <w:tab/>
        <w:t>Barrance PJ, Williams GN, Snyder-Mackler L, Buchanan TS. Altered knee kinematics in ACL-deficient non-copers: a comparison using dynamic MRI. J Orthop Res 2006; 24 :132–40. https://doi.org/10.1002/jor.20016</w:t>
      </w:r>
    </w:p>
    <w:p w14:paraId="147146F1" w14:textId="77777777" w:rsidR="000220B4" w:rsidRPr="000220B4" w:rsidRDefault="000220B4" w:rsidP="000220B4">
      <w:pPr>
        <w:pStyle w:val="Literaturverzeichnis"/>
      </w:pPr>
      <w:r w:rsidRPr="000220B4">
        <w:t xml:space="preserve">7. </w:t>
      </w:r>
      <w:r w:rsidRPr="000220B4">
        <w:tab/>
        <w:t>Markolf KL, Burchfield DM, Shapiro MM, Shepard MF, Finerman GAM, Slauterbeck JL. Combined knee loading states that generate high anterior cruciate ligament forces. Journal Orthopaedic Research 1995; 13 :930–5. https://doi.org/10.1002/jor.1100130618</w:t>
      </w:r>
    </w:p>
    <w:p w14:paraId="58BB4DA3" w14:textId="77777777" w:rsidR="000220B4" w:rsidRPr="000220B4" w:rsidRDefault="000220B4" w:rsidP="000220B4">
      <w:pPr>
        <w:pStyle w:val="Literaturverzeichnis"/>
      </w:pPr>
      <w:r w:rsidRPr="000220B4">
        <w:t xml:space="preserve">8. </w:t>
      </w:r>
      <w:r w:rsidRPr="000220B4">
        <w:tab/>
        <w:t>Chaudhari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Literaturverzeichnis"/>
      </w:pPr>
      <w:r w:rsidRPr="000220B4">
        <w:t xml:space="preserve">9. </w:t>
      </w:r>
      <w:r w:rsidRPr="000220B4">
        <w:tab/>
        <w:t>Andriacchi TP, Mündermann A. The role of ambulatory mechanics in the initiation and progression of knee osteoarthritis. Curr Opin Rheumatol 2006; 18 :514–8. https://doi.org/10.1097/01.bor.0000240365.16842.4e</w:t>
      </w:r>
    </w:p>
    <w:p w14:paraId="673CDD0C" w14:textId="77777777" w:rsidR="000220B4" w:rsidRPr="000220B4" w:rsidRDefault="000220B4" w:rsidP="000220B4">
      <w:pPr>
        <w:pStyle w:val="Literaturverzeichnis"/>
      </w:pPr>
      <w:r w:rsidRPr="000220B4">
        <w:t xml:space="preserve">10. </w:t>
      </w:r>
      <w:r w:rsidRPr="000220B4">
        <w:tab/>
        <w:t>Conconi M, De Carli F, Berni M, Sancisi N, Parenti-Castelli V, Monetti G. In-Vivo Quantification of Knee Deep-Flexion in Physiological Loading Condition trough Dynamic MRI. Applied Sciences 2023; 13 :629. https://doi.org/10.3390/app13010629</w:t>
      </w:r>
    </w:p>
    <w:p w14:paraId="24F90647" w14:textId="77777777" w:rsidR="000220B4" w:rsidRPr="000220B4" w:rsidRDefault="000220B4" w:rsidP="000220B4">
      <w:pPr>
        <w:pStyle w:val="Literaturverzeichnis"/>
      </w:pPr>
      <w:r w:rsidRPr="000220B4">
        <w:t xml:space="preserve">11. </w:t>
      </w:r>
      <w:r w:rsidRPr="000220B4">
        <w:tab/>
        <w:t xml:space="preserve">Draper CE, Besier TF, Santos JM, Jennings F, Fredericson M, Gold GE, et al. Using real-time MRI to quantify altered joint kinematics in subjects with patellofemoral pain and to </w:t>
      </w:r>
      <w:r w:rsidRPr="000220B4">
        <w:lastRenderedPageBreak/>
        <w:t>evaluate the effects of a patellar brace or sleeve on joint motion. J Orthop Res 2009; 27 :571–7. https://doi.org/10.1002/jor.20790</w:t>
      </w:r>
    </w:p>
    <w:p w14:paraId="0072A15F" w14:textId="77777777" w:rsidR="000220B4" w:rsidRPr="000220B4" w:rsidRDefault="000220B4" w:rsidP="000220B4">
      <w:pPr>
        <w:pStyle w:val="Literaturverzeichnis"/>
        <w:rPr>
          <w:lang w:val="de-DE"/>
        </w:rPr>
      </w:pPr>
      <w:r w:rsidRPr="000220B4">
        <w:t xml:space="preserve">12. </w:t>
      </w:r>
      <w:r w:rsidRPr="000220B4">
        <w:tab/>
        <w:t xml:space="preserve">Kaiser JM, Vignos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Literaturverzeichnis"/>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Literaturverzeichnis"/>
      </w:pPr>
      <w:r w:rsidRPr="000220B4">
        <w:t xml:space="preserve">14. </w:t>
      </w:r>
      <w:r w:rsidRPr="000220B4">
        <w:tab/>
        <w:t>Seisler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Literaturverzeichnis"/>
        <w:rPr>
          <w:lang w:val="de-DE"/>
        </w:rPr>
      </w:pPr>
      <w:r w:rsidRPr="000220B4">
        <w:t xml:space="preserve">15. </w:t>
      </w:r>
      <w:r w:rsidRPr="000220B4">
        <w:tab/>
        <w:t xml:space="preserve">Behnam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Literaturverzeichnis"/>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Literaturverzeichnis"/>
      </w:pPr>
      <w:r w:rsidRPr="000220B4">
        <w:t xml:space="preserve">17. </w:t>
      </w:r>
      <w:r w:rsidRPr="000220B4">
        <w:tab/>
        <w:t>Westphal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Literaturverzeichnis"/>
      </w:pPr>
      <w:r w:rsidRPr="000220B4">
        <w:t xml:space="preserve">18. </w:t>
      </w:r>
      <w:r w:rsidRPr="000220B4">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540C6CC3" w14:textId="77777777" w:rsidR="000220B4" w:rsidRPr="000220B4" w:rsidRDefault="000220B4" w:rsidP="000220B4">
      <w:pPr>
        <w:pStyle w:val="Literaturverzeichnis"/>
        <w:rPr>
          <w:lang w:val="de-DE"/>
        </w:rPr>
      </w:pPr>
      <w:r w:rsidRPr="000220B4">
        <w:t xml:space="preserve">19. </w:t>
      </w:r>
      <w:r w:rsidRPr="000220B4">
        <w:tab/>
        <w:t xml:space="preserve">Winkelmann S, Schaeffter T, Koehler T, Eggers H, Doessel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Literaturverzeichnis"/>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Literaturverzeichnis"/>
      </w:pPr>
      <w:r w:rsidRPr="000220B4">
        <w:t xml:space="preserve">21. </w:t>
      </w:r>
      <w:r w:rsidRPr="000220B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Literaturverzeichnis"/>
      </w:pPr>
      <w:r w:rsidRPr="000220B4">
        <w:t xml:space="preserve">22. </w:t>
      </w:r>
      <w:r w:rsidRPr="000220B4">
        <w:tab/>
        <w:t>Wood T, Ljungberg E, Wiesinger F. Radial Interstices Enable Speedy Low-volume Imaging. JOSS 2021; 6 :3500. https://doi.org/10.21105/joss.03500</w:t>
      </w:r>
    </w:p>
    <w:p w14:paraId="2E4AD1AF" w14:textId="77777777" w:rsidR="000220B4" w:rsidRPr="000220B4" w:rsidRDefault="000220B4" w:rsidP="000220B4">
      <w:pPr>
        <w:pStyle w:val="Literaturverzeichnis"/>
      </w:pPr>
      <w:r w:rsidRPr="000220B4">
        <w:t xml:space="preserve">23. </w:t>
      </w:r>
      <w:r w:rsidRPr="000220B4">
        <w:tab/>
        <w:t>Boyd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Literaturverzeichnis"/>
      </w:pPr>
      <w:r w:rsidRPr="000220B4">
        <w:t xml:space="preserve">24. </w:t>
      </w:r>
      <w:r w:rsidRPr="000220B4">
        <w:tab/>
        <w:t>Bredies K, Kunisch K, Pock T. Total Generalized Variation. SIAM J Imaging Sci 2010; 3 :492–526. https://doi.org/10.1137/090769521</w:t>
      </w:r>
    </w:p>
    <w:p w14:paraId="45E459F1" w14:textId="77777777" w:rsidR="000220B4" w:rsidRPr="000220B4" w:rsidRDefault="000220B4" w:rsidP="000220B4">
      <w:pPr>
        <w:pStyle w:val="Literaturverzeichnis"/>
      </w:pPr>
      <w:r w:rsidRPr="000220B4">
        <w:lastRenderedPageBreak/>
        <w:t xml:space="preserve">25. </w:t>
      </w:r>
      <w:r w:rsidRPr="000220B4">
        <w:tab/>
        <w:t>Canny J. A Computational Approach to Edge Detection. IEEE Trans Pattern Anal Mach Intell 1986; PAMI-8 :679–98. https://doi.org/10.1109/TPAMI.1986.4767851</w:t>
      </w:r>
    </w:p>
    <w:p w14:paraId="645B5A06" w14:textId="77777777" w:rsidR="000220B4" w:rsidRPr="000220B4" w:rsidRDefault="000220B4" w:rsidP="000220B4">
      <w:pPr>
        <w:pStyle w:val="Literaturverzeichnis"/>
        <w:rPr>
          <w:lang w:val="de-DE"/>
        </w:rPr>
      </w:pPr>
      <w:r w:rsidRPr="000220B4">
        <w:t xml:space="preserve">26. </w:t>
      </w:r>
      <w:r w:rsidRPr="000220B4">
        <w:tab/>
        <w:t xml:space="preserve">Dillencourt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Literaturverzeichnis"/>
      </w:pPr>
      <w:r w:rsidRPr="000220B4">
        <w:rPr>
          <w:lang w:val="de-DE"/>
        </w:rPr>
        <w:t xml:space="preserve">27. </w:t>
      </w:r>
      <w:r w:rsidRPr="000220B4">
        <w:rPr>
          <w:lang w:val="de-DE"/>
        </w:rPr>
        <w:tab/>
        <w:t xml:space="preserve">Hinneburg A, Aggarwal CC, Keim DA. </w:t>
      </w:r>
      <w:r w:rsidRPr="000220B4">
        <w:t>What is the nearest neighbor in high dimensional spaces? Proc of the 26th Internat Conference on Very Large Databases, Cairo, Egypt, 2000 2000; :506–15</w:t>
      </w:r>
    </w:p>
    <w:p w14:paraId="6194A37D" w14:textId="77777777" w:rsidR="000220B4" w:rsidRPr="000220B4" w:rsidRDefault="000220B4" w:rsidP="000220B4">
      <w:pPr>
        <w:pStyle w:val="Literaturverzeichnis"/>
      </w:pPr>
      <w:r w:rsidRPr="000220B4">
        <w:t xml:space="preserve">28. </w:t>
      </w:r>
      <w:r w:rsidRPr="000220B4">
        <w:tab/>
        <w:t>De Boor C. A Practical Guide to Splines. 1978; 27. https://doi.org/10.1007/978-1-4612-6333-3</w:t>
      </w:r>
    </w:p>
    <w:p w14:paraId="1E50DE76" w14:textId="77777777" w:rsidR="000220B4" w:rsidRPr="000220B4" w:rsidRDefault="000220B4" w:rsidP="000220B4">
      <w:pPr>
        <w:pStyle w:val="Literaturverzeichnis"/>
      </w:pPr>
      <w:r w:rsidRPr="000220B4">
        <w:t xml:space="preserve">29. </w:t>
      </w:r>
      <w:r w:rsidRPr="000220B4">
        <w:tab/>
        <w:t>Nelder JA, Mead R. A Simplex Method for Function Minimization. The Computer Journal 1965; 7 :308–13. https://doi.org/10.1093/comjnl/7.4.308</w:t>
      </w:r>
    </w:p>
    <w:p w14:paraId="1F73057F" w14:textId="77777777" w:rsidR="000220B4" w:rsidRPr="000220B4" w:rsidRDefault="000220B4" w:rsidP="000220B4">
      <w:pPr>
        <w:pStyle w:val="Literaturverzeichnis"/>
        <w:rPr>
          <w:lang w:val="de-DE"/>
        </w:rPr>
      </w:pPr>
      <w:r w:rsidRPr="000220B4">
        <w:t xml:space="preserve">30. </w:t>
      </w:r>
      <w:r w:rsidRPr="000220B4">
        <w:tab/>
        <w:t xml:space="preserve">Sofroniew N, Lambert T, Evans K, Nunez-Iglesias J, Bokota G, Winston P, et al. napari: a multi-dimensional image viewer for Python. </w:t>
      </w:r>
      <w:r w:rsidRPr="000220B4">
        <w:rPr>
          <w:lang w:val="de-DE"/>
        </w:rPr>
        <w:t>2022; https://doi.org/10.5281/ZENODO.6598542</w:t>
      </w:r>
    </w:p>
    <w:p w14:paraId="1AA6AE8F" w14:textId="77777777" w:rsidR="000220B4" w:rsidRPr="000220B4" w:rsidRDefault="000220B4" w:rsidP="000220B4">
      <w:pPr>
        <w:pStyle w:val="Literaturverzeichnis"/>
      </w:pPr>
      <w:r w:rsidRPr="000220B4">
        <w:rPr>
          <w:lang w:val="de-DE"/>
        </w:rPr>
        <w:t xml:space="preserve">31. </w:t>
      </w:r>
      <w:r w:rsidRPr="000220B4">
        <w:rPr>
          <w:lang w:val="de-DE"/>
        </w:rPr>
        <w:tab/>
        <w:t xml:space="preserve">Shimizu T, Cheng Z, Samaan MA, Tanaka MS, Souza RB, Li X, et al. </w:t>
      </w:r>
      <w:r w:rsidRPr="000220B4">
        <w:t>Increases in Joint Laxity After Anterior Cruciate Ligament Reconstruction Are Associated With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Krämer" w:date="2024-11-22T11:27:00Z" w:initials="MK">
    <w:p w14:paraId="68D26BE3" w14:textId="77777777" w:rsidR="002853D9" w:rsidRDefault="002853D9" w:rsidP="002853D9">
      <w:pPr>
        <w:pStyle w:val="Kommentartext"/>
      </w:pPr>
      <w:r>
        <w:rPr>
          <w:rStyle w:val="Kommentarzeichen"/>
        </w:rPr>
        <w:annotationRef/>
      </w:r>
      <w:r>
        <w:t>Does it make sense to add a couple of sentences at the end of the paragraph to explain what the disadvantages of these methods are? As motivation why did we set out to create a new method?</w:t>
      </w:r>
    </w:p>
  </w:comment>
  <w:comment w:id="1" w:author="Aayush Nepal" w:date="2024-11-26T22:38:00Z" w:initials="AN">
    <w:p w14:paraId="107C4637" w14:textId="77777777" w:rsidR="00080E55" w:rsidRDefault="00080E55" w:rsidP="00080E55">
      <w:pPr>
        <w:pStyle w:val="Kommentartext"/>
      </w:pPr>
      <w:r>
        <w:rPr>
          <w:rStyle w:val="Kommentarzeichen"/>
        </w:rPr>
        <w:annotationRef/>
      </w:r>
      <w:r>
        <w:t xml:space="preserve">While that would be a nice motivator .. We cannot claim we overcome their disadvantages, because we are not measuring the same thing they are measuring. </w:t>
      </w:r>
    </w:p>
  </w:comment>
  <w:comment w:id="2" w:author="Krämer, Martin" w:date="2024-11-28T15:08:00Z" w:initials="MK">
    <w:p w14:paraId="3E4AD4C8" w14:textId="55D08BE7" w:rsidR="00877ED6" w:rsidRDefault="00877ED6">
      <w:pPr>
        <w:pStyle w:val="Kommentartext"/>
      </w:pPr>
      <w:r>
        <w:rPr>
          <w:rStyle w:val="Kommentarzeichen"/>
        </w:rPr>
        <w:annotationRef/>
      </w:r>
      <w:r>
        <w:t>Then let’s leave it like this, at least for now</w:t>
      </w:r>
      <w:bookmarkStart w:id="3" w:name="_GoBack"/>
      <w:bookmarkEnd w:id="3"/>
    </w:p>
  </w:comment>
  <w:comment w:id="5" w:author="Brisson, Nicholas" w:date="2024-10-02T15:36:00Z" w:initials="BN">
    <w:p w14:paraId="3C5E43C8" w14:textId="0C70BA83" w:rsidR="004244E9" w:rsidRDefault="004244E9">
      <w:pPr>
        <w:pStyle w:val="Kommentartext"/>
      </w:pPr>
      <w:r>
        <w:rPr>
          <w:rStyle w:val="Kommentarzeichen"/>
        </w:rPr>
        <w:annotationRef/>
      </w:r>
      <w:r>
        <w:t>Out of curiosity – why did you use 2 degree windows, and not 1 or 0.5°?</w:t>
      </w:r>
    </w:p>
  </w:comment>
  <w:comment w:id="6" w:author="Aayush Nepal" w:date="2024-10-05T16:28:00Z" w:initials="AN">
    <w:p w14:paraId="097CC7D3" w14:textId="77777777" w:rsidR="00DF1163" w:rsidRDefault="00DF1163" w:rsidP="00DF1163">
      <w:pPr>
        <w:pStyle w:val="Kommentartext"/>
      </w:pPr>
      <w:r>
        <w:rPr>
          <w:rStyle w:val="Kommentarzeichen"/>
        </w:rPr>
        <w:annotationRef/>
      </w:r>
      <w:r>
        <w:t xml:space="preserve">Less than 2 would result in too many frames so just took longer to recontsruct, load and handle the data. Larger than 2 would not give enough number of frames for analysis. </w:t>
      </w:r>
    </w:p>
  </w:comment>
  <w:comment w:id="7" w:author="Brisson, Nicholas" w:date="2024-10-02T15:36:00Z" w:initials="BN">
    <w:p w14:paraId="4662FA81" w14:textId="1D67A8E5" w:rsidR="004244E9" w:rsidRDefault="004244E9">
      <w:pPr>
        <w:pStyle w:val="Kommentartext"/>
      </w:pPr>
      <w:r>
        <w:rPr>
          <w:rStyle w:val="Kommentarzeichen"/>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8" w:author="Aayush Nepal [2]" w:date="2024-10-07T08:29:00Z" w:initials="AN">
    <w:p w14:paraId="5F77F622" w14:textId="77777777" w:rsidR="00F06488" w:rsidRDefault="00160333" w:rsidP="00F06488">
      <w:pPr>
        <w:pStyle w:val="Kommentartext"/>
      </w:pPr>
      <w:r>
        <w:rPr>
          <w:rStyle w:val="Kommentarzeichen"/>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9" w:author="Brisson, Nicholas" w:date="2024-10-02T16:05:00Z" w:initials="BN">
    <w:p w14:paraId="183A79BB" w14:textId="470AEBFF" w:rsidR="00F704F5" w:rsidRDefault="00F704F5">
      <w:pPr>
        <w:pStyle w:val="Kommentartext"/>
      </w:pPr>
      <w:r>
        <w:rPr>
          <w:rStyle w:val="Kommentarzeichen"/>
        </w:rPr>
        <w:annotationRef/>
      </w:r>
      <w:r>
        <w:t>Is there a reason you are mentioning that they were optimized only “once”? if not, suggest removing this word.</w:t>
      </w:r>
    </w:p>
  </w:comment>
  <w:comment w:id="10" w:author="Aayush Nepal [2]" w:date="2024-10-07T09:03:00Z" w:initials="AN">
    <w:p w14:paraId="2615171A" w14:textId="77777777" w:rsidR="00601B08" w:rsidRDefault="00601B08" w:rsidP="00601B08">
      <w:pPr>
        <w:pStyle w:val="Kommentartext"/>
      </w:pPr>
      <w:r>
        <w:rPr>
          <w:rStyle w:val="Kommentarzeichen"/>
        </w:rPr>
        <w:annotationRef/>
      </w:r>
      <w:r>
        <w:t xml:space="preserve">Yes, to emphasize the “automatic” nature of the algorithm with minimal manual intervention. </w:t>
      </w:r>
    </w:p>
  </w:comment>
  <w:comment w:id="11" w:author="Brisson, Nicholas" w:date="2024-10-02T16:07:00Z" w:initials="BN">
    <w:p w14:paraId="600F66CF" w14:textId="1F50E710" w:rsidR="00F704F5" w:rsidRDefault="00F704F5">
      <w:pPr>
        <w:pStyle w:val="Kommentartext"/>
      </w:pPr>
      <w:r>
        <w:rPr>
          <w:rStyle w:val="Kommentarzeichen"/>
        </w:rPr>
        <w:annotationRef/>
      </w:r>
      <w:r>
        <w:t>Why this range of points? Why isn’t it a fixed number? (again, just for my personal understanding)</w:t>
      </w:r>
    </w:p>
  </w:comment>
  <w:comment w:id="12" w:author="Aayush Nepal [2]" w:date="2024-10-07T09:10:00Z" w:initials="AN">
    <w:p w14:paraId="7D3863B6" w14:textId="77777777" w:rsidR="0049331D" w:rsidRDefault="00601B08" w:rsidP="0049331D">
      <w:pPr>
        <w:pStyle w:val="Kommentartext"/>
      </w:pPr>
      <w:r>
        <w:rPr>
          <w:rStyle w:val="Kommentarzeichen"/>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3" w:author="Martin Krämer" w:date="2024-11-22T11:46:00Z" w:initials="MK">
    <w:p w14:paraId="7EA6D4F4" w14:textId="77777777" w:rsidR="007206C2" w:rsidRDefault="007206C2" w:rsidP="007206C2">
      <w:pPr>
        <w:pStyle w:val="Kommentartext"/>
      </w:pPr>
      <w:r>
        <w:rPr>
          <w:rStyle w:val="Kommentarzeichen"/>
        </w:rPr>
        <w:annotationRef/>
      </w:r>
      <w:r>
        <w:t>I‘m wondering if we should first show Figure 3 (at the beginning of the section) and then Figure 2</w:t>
      </w:r>
    </w:p>
  </w:comment>
  <w:comment w:id="14" w:author="Aayush Nepal" w:date="2024-11-27T19:23:00Z" w:initials="AN">
    <w:p w14:paraId="379DEE64" w14:textId="77777777" w:rsidR="00972CFF" w:rsidRDefault="00972CFF" w:rsidP="00972CFF">
      <w:pPr>
        <w:pStyle w:val="Kommentartext"/>
      </w:pPr>
      <w:r>
        <w:rPr>
          <w:rStyle w:val="Kommentarzeichen"/>
        </w:rPr>
        <w:annotationRef/>
      </w:r>
      <w:r w:rsidRPr="009802A0">
        <w:t xml:space="preserve">That could help orient the readers as the read each step .. Something they can look back at as a visual reference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D26BE3" w15:done="0"/>
  <w15:commentEx w15:paraId="107C4637" w15:paraIdParent="68D26BE3" w15:done="0"/>
  <w15:commentEx w15:paraId="3E4AD4C8" w15:paraIdParent="68D26BE3"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7EA6D4F4" w15:done="0"/>
  <w15:commentEx w15:paraId="379DEE64" w15:paraIdParent="7EA6D4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447FD5" w16cex:dateUtc="2024-11-22T10:27:00Z"/>
  <w16cex:commentExtensible w16cex:durableId="24DEB0A3" w16cex:dateUtc="2024-11-26T21:38:00Z"/>
  <w16cex:commentExtensible w16cex:durableId="0FD5A529" w16cex:dateUtc="2024-11-22T10:28:00Z"/>
  <w16cex:commentExtensible w16cex:durableId="780D4EEE" w16cex:dateUtc="2024-11-26T18:18:00Z"/>
  <w16cex:commentExtensible w16cex:durableId="2BAE2278" w16cex:dateUtc="2024-11-22T10:29:00Z"/>
  <w16cex:commentExtensible w16cex:durableId="3D0007AC" w16cex:dateUtc="2024-11-26T19:08:00Z"/>
  <w16cex:commentExtensible w16cex:durableId="07C5CC52" w16cex:dateUtc="2024-10-05T14:28:00Z"/>
  <w16cex:commentExtensible w16cex:durableId="1EDE98C5" w16cex:dateUtc="2024-10-07T06:29:00Z"/>
  <w16cex:commentExtensible w16cex:durableId="76E872C8" w16cex:dateUtc="2024-11-22T10:42:00Z"/>
  <w16cex:commentExtensible w16cex:durableId="7EC535BF" w16cex:dateUtc="2024-11-27T18:17:00Z"/>
  <w16cex:commentExtensible w16cex:durableId="0F94EE6B" w16cex:dateUtc="2024-10-07T07:03:00Z"/>
  <w16cex:commentExtensible w16cex:durableId="46546AD4" w16cex:dateUtc="2024-10-07T07:10:00Z"/>
  <w16cex:commentExtensible w16cex:durableId="113786B9" w16cex:dateUtc="2024-11-22T10:46:00Z"/>
  <w16cex:commentExtensible w16cex:durableId="61836C89" w16cex:dateUtc="2024-11-27T18:23:00Z"/>
  <w16cex:commentExtensible w16cex:durableId="6E63AD61" w16cex:dateUtc="2024-11-22T15:09:00Z"/>
  <w16cex:commentExtensible w16cex:durableId="003B6C85" w16cex:dateUtc="2024-11-27T19:06:00Z"/>
  <w16cex:commentExtensible w16cex:durableId="5BD7F073" w16cex:dateUtc="2024-11-22T15:15:00Z"/>
  <w16cex:commentExtensible w16cex:durableId="39A42C3E" w16cex:dateUtc="2024-11-27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D26BE3" w16cid:durableId="3E447FD5"/>
  <w16cid:commentId w16cid:paraId="107C4637" w16cid:durableId="24DEB0A3"/>
  <w16cid:commentId w16cid:paraId="74B5BC53" w16cid:durableId="0FD5A529"/>
  <w16cid:commentId w16cid:paraId="556C44B5" w16cid:durableId="780D4EEE"/>
  <w16cid:commentId w16cid:paraId="2E99C1D9" w16cid:durableId="2BAE2278"/>
  <w16cid:commentId w16cid:paraId="65598799" w16cid:durableId="3D0007AC"/>
  <w16cid:commentId w16cid:paraId="3C5E43C8" w16cid:durableId="2AA7E6E9"/>
  <w16cid:commentId w16cid:paraId="097CC7D3" w16cid:durableId="07C5CC52"/>
  <w16cid:commentId w16cid:paraId="4662FA81" w16cid:durableId="2AA7E711"/>
  <w16cid:commentId w16cid:paraId="5F77F622" w16cid:durableId="1EDE98C5"/>
  <w16cid:commentId w16cid:paraId="5CC9AF94" w16cid:durableId="76E872C8"/>
  <w16cid:commentId w16cid:paraId="291CD432" w16cid:durableId="351F22C9"/>
  <w16cid:commentId w16cid:paraId="758E5DD8" w16cid:durableId="7EC535BF"/>
  <w16cid:commentId w16cid:paraId="183A79BB" w16cid:durableId="2AA7EDC1"/>
  <w16cid:commentId w16cid:paraId="2615171A" w16cid:durableId="0F94EE6B"/>
  <w16cid:commentId w16cid:paraId="600F66CF" w16cid:durableId="2AA7EE2F"/>
  <w16cid:commentId w16cid:paraId="7D3863B6" w16cid:durableId="46546AD4"/>
  <w16cid:commentId w16cid:paraId="7EA6D4F4" w16cid:durableId="113786B9"/>
  <w16cid:commentId w16cid:paraId="379DEE64" w16cid:durableId="61836C89"/>
  <w16cid:commentId w16cid:paraId="1A165672" w16cid:durableId="6E63AD61"/>
  <w16cid:commentId w16cid:paraId="2414E963" w16cid:durableId="003B6C85"/>
  <w16cid:commentId w16cid:paraId="248D80D4" w16cid:durableId="5BD7F073"/>
  <w16cid:commentId w16cid:paraId="66D1725A" w16cid:durableId="39A42C3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151AA1" w14:textId="77777777" w:rsidR="00010E23" w:rsidRDefault="00010E23" w:rsidP="00FC327B">
      <w:pPr>
        <w:spacing w:after="0" w:line="240" w:lineRule="auto"/>
      </w:pPr>
      <w:r>
        <w:separator/>
      </w:r>
    </w:p>
  </w:endnote>
  <w:endnote w:type="continuationSeparator" w:id="0">
    <w:p w14:paraId="4EF426D4" w14:textId="77777777" w:rsidR="00010E23" w:rsidRDefault="00010E23"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E10F3" w14:textId="77777777" w:rsidR="00010E23" w:rsidRDefault="00010E23" w:rsidP="00FC327B">
      <w:pPr>
        <w:spacing w:after="0" w:line="240" w:lineRule="auto"/>
      </w:pPr>
      <w:r>
        <w:separator/>
      </w:r>
    </w:p>
  </w:footnote>
  <w:footnote w:type="continuationSeparator" w:id="0">
    <w:p w14:paraId="095802A8" w14:textId="77777777" w:rsidR="00010E23" w:rsidRDefault="00010E23"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 Krämer">
    <w15:presenceInfo w15:providerId="Windows Live" w15:userId="8c957fc60f0587d0"/>
  </w15:person>
  <w15:person w15:author="Aayush Nepal">
    <w15:presenceInfo w15:providerId="Windows Live" w15:userId="cb7c85ceeff3366e"/>
  </w15:person>
  <w15:person w15:author="Krämer, Martin">
    <w15:presenceInfo w15:providerId="None" w15:userId="Krämer, Martin"/>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4BA"/>
    <w:rsid w:val="0000375E"/>
    <w:rsid w:val="00003DAF"/>
    <w:rsid w:val="0000492D"/>
    <w:rsid w:val="00005D93"/>
    <w:rsid w:val="00010E2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77ED6"/>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02A0"/>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A14BA"/>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9A14BA"/>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9A14BA"/>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9A14BA"/>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9A14BA"/>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9A14BA"/>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9A14BA"/>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9A14BA"/>
    <w:rPr>
      <w:rFonts w:eastAsiaTheme="majorEastAsia" w:cstheme="majorBidi"/>
      <w:color w:val="272727" w:themeColor="text1" w:themeTint="D8"/>
    </w:rPr>
  </w:style>
  <w:style w:type="paragraph" w:styleId="Titel">
    <w:name w:val="Title"/>
    <w:basedOn w:val="Standard"/>
    <w:next w:val="Standard"/>
    <w:link w:val="TitelZchn"/>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A14BA"/>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9A14BA"/>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9A14BA"/>
    <w:pPr>
      <w:spacing w:before="160"/>
      <w:jc w:val="center"/>
    </w:pPr>
    <w:rPr>
      <w:i/>
      <w:iCs/>
      <w:color w:val="404040" w:themeColor="text1" w:themeTint="BF"/>
    </w:rPr>
  </w:style>
  <w:style w:type="character" w:customStyle="1" w:styleId="ZitatZchn">
    <w:name w:val="Zitat Zchn"/>
    <w:basedOn w:val="Absatz-Standardschriftart"/>
    <w:link w:val="Zitat"/>
    <w:uiPriority w:val="29"/>
    <w:rsid w:val="009A14BA"/>
    <w:rPr>
      <w:i/>
      <w:iCs/>
      <w:color w:val="404040" w:themeColor="text1" w:themeTint="BF"/>
    </w:rPr>
  </w:style>
  <w:style w:type="paragraph" w:styleId="Listenabsatz">
    <w:name w:val="List Paragraph"/>
    <w:basedOn w:val="Standard"/>
    <w:uiPriority w:val="34"/>
    <w:qFormat/>
    <w:rsid w:val="009A14BA"/>
    <w:pPr>
      <w:ind w:left="720"/>
      <w:contextualSpacing/>
    </w:pPr>
  </w:style>
  <w:style w:type="character" w:styleId="IntensiveHervorhebung">
    <w:name w:val="Intense Emphasis"/>
    <w:basedOn w:val="Absatz-Standardschriftart"/>
    <w:uiPriority w:val="21"/>
    <w:qFormat/>
    <w:rsid w:val="009A14BA"/>
    <w:rPr>
      <w:i/>
      <w:iCs/>
      <w:color w:val="0F4761" w:themeColor="accent1" w:themeShade="BF"/>
    </w:rPr>
  </w:style>
  <w:style w:type="paragraph" w:styleId="IntensivesZitat">
    <w:name w:val="Intense Quote"/>
    <w:basedOn w:val="Standard"/>
    <w:next w:val="Standard"/>
    <w:link w:val="IntensivesZitatZchn"/>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9A14BA"/>
    <w:rPr>
      <w:i/>
      <w:iCs/>
      <w:color w:val="0F4761" w:themeColor="accent1" w:themeShade="BF"/>
    </w:rPr>
  </w:style>
  <w:style w:type="character" w:styleId="IntensiverVerweis">
    <w:name w:val="Intense Reference"/>
    <w:basedOn w:val="Absatz-Standardschriftart"/>
    <w:uiPriority w:val="32"/>
    <w:qFormat/>
    <w:rsid w:val="009A14BA"/>
    <w:rPr>
      <w:b/>
      <w:bCs/>
      <w:smallCaps/>
      <w:color w:val="0F4761" w:themeColor="accent1" w:themeShade="BF"/>
      <w:spacing w:val="5"/>
    </w:rPr>
  </w:style>
  <w:style w:type="paragraph" w:styleId="StandardWeb">
    <w:name w:val="Normal (Web)"/>
    <w:basedOn w:val="Standard"/>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tzhaltertext">
    <w:name w:val="Placeholder Text"/>
    <w:basedOn w:val="Absatz-Standardschriftart"/>
    <w:uiPriority w:val="99"/>
    <w:semiHidden/>
    <w:rsid w:val="00804F50"/>
    <w:rPr>
      <w:color w:val="666666"/>
    </w:rPr>
  </w:style>
  <w:style w:type="character" w:styleId="Hyperlink">
    <w:name w:val="Hyperlink"/>
    <w:basedOn w:val="Absatz-Standardschriftart"/>
    <w:uiPriority w:val="99"/>
    <w:unhideWhenUsed/>
    <w:rsid w:val="002C71E5"/>
    <w:rPr>
      <w:color w:val="467886" w:themeColor="hyperlink"/>
      <w:u w:val="single"/>
    </w:rPr>
  </w:style>
  <w:style w:type="character" w:customStyle="1" w:styleId="UnresolvedMention1">
    <w:name w:val="Unresolved Mention1"/>
    <w:basedOn w:val="Absatz-Standardschriftart"/>
    <w:uiPriority w:val="99"/>
    <w:semiHidden/>
    <w:unhideWhenUsed/>
    <w:rsid w:val="002C71E5"/>
    <w:rPr>
      <w:color w:val="605E5C"/>
      <w:shd w:val="clear" w:color="auto" w:fill="E1DFDD"/>
    </w:rPr>
  </w:style>
  <w:style w:type="paragraph" w:styleId="berarbeitung">
    <w:name w:val="Revision"/>
    <w:hidden/>
    <w:uiPriority w:val="99"/>
    <w:semiHidden/>
    <w:rsid w:val="00EB3EA8"/>
    <w:pPr>
      <w:spacing w:after="0" w:line="240" w:lineRule="auto"/>
    </w:pPr>
  </w:style>
  <w:style w:type="character" w:styleId="Kommentarzeichen">
    <w:name w:val="annotation reference"/>
    <w:basedOn w:val="Absatz-Standardschriftart"/>
    <w:uiPriority w:val="99"/>
    <w:semiHidden/>
    <w:unhideWhenUsed/>
    <w:rsid w:val="00662A91"/>
    <w:rPr>
      <w:sz w:val="16"/>
      <w:szCs w:val="16"/>
    </w:rPr>
  </w:style>
  <w:style w:type="paragraph" w:styleId="Kommentartext">
    <w:name w:val="annotation text"/>
    <w:basedOn w:val="Standard"/>
    <w:link w:val="KommentartextZchn"/>
    <w:uiPriority w:val="99"/>
    <w:unhideWhenUsed/>
    <w:rsid w:val="00662A91"/>
    <w:pPr>
      <w:spacing w:line="240" w:lineRule="auto"/>
    </w:pPr>
    <w:rPr>
      <w:sz w:val="20"/>
      <w:szCs w:val="20"/>
    </w:rPr>
  </w:style>
  <w:style w:type="character" w:customStyle="1" w:styleId="KommentartextZchn">
    <w:name w:val="Kommentartext Zchn"/>
    <w:basedOn w:val="Absatz-Standardschriftart"/>
    <w:link w:val="Kommentartext"/>
    <w:uiPriority w:val="99"/>
    <w:rsid w:val="00662A91"/>
    <w:rPr>
      <w:sz w:val="20"/>
      <w:szCs w:val="20"/>
    </w:rPr>
  </w:style>
  <w:style w:type="paragraph" w:styleId="Kommentarthema">
    <w:name w:val="annotation subject"/>
    <w:basedOn w:val="Kommentartext"/>
    <w:next w:val="Kommentartext"/>
    <w:link w:val="KommentarthemaZchn"/>
    <w:uiPriority w:val="99"/>
    <w:semiHidden/>
    <w:unhideWhenUsed/>
    <w:rsid w:val="00662A91"/>
    <w:rPr>
      <w:b/>
      <w:bCs/>
    </w:rPr>
  </w:style>
  <w:style w:type="character" w:customStyle="1" w:styleId="KommentarthemaZchn">
    <w:name w:val="Kommentarthema Zchn"/>
    <w:basedOn w:val="KommentartextZchn"/>
    <w:link w:val="Kommentarthema"/>
    <w:uiPriority w:val="99"/>
    <w:semiHidden/>
    <w:rsid w:val="00662A91"/>
    <w:rPr>
      <w:b/>
      <w:bCs/>
      <w:sz w:val="20"/>
      <w:szCs w:val="20"/>
    </w:rPr>
  </w:style>
  <w:style w:type="paragraph" w:styleId="Sprechblasentext">
    <w:name w:val="Balloon Text"/>
    <w:basedOn w:val="Standard"/>
    <w:link w:val="SprechblasentextZchn"/>
    <w:uiPriority w:val="99"/>
    <w:semiHidden/>
    <w:unhideWhenUsed/>
    <w:rsid w:val="003E018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0182"/>
    <w:rPr>
      <w:rFonts w:ascii="Segoe UI" w:hAnsi="Segoe UI" w:cs="Segoe UI"/>
      <w:sz w:val="18"/>
      <w:szCs w:val="18"/>
    </w:rPr>
  </w:style>
  <w:style w:type="paragraph" w:styleId="Literaturverzeichnis">
    <w:name w:val="Bibliography"/>
    <w:basedOn w:val="Standard"/>
    <w:next w:val="Standard"/>
    <w:uiPriority w:val="37"/>
    <w:unhideWhenUsed/>
    <w:rsid w:val="003D7CE9"/>
    <w:pPr>
      <w:tabs>
        <w:tab w:val="left" w:pos="384"/>
      </w:tabs>
      <w:spacing w:after="240" w:line="240" w:lineRule="auto"/>
      <w:ind w:left="384" w:hanging="384"/>
    </w:pPr>
  </w:style>
  <w:style w:type="paragraph" w:styleId="Kopfzeile">
    <w:name w:val="header"/>
    <w:basedOn w:val="Standard"/>
    <w:link w:val="KopfzeileZchn"/>
    <w:uiPriority w:val="99"/>
    <w:unhideWhenUsed/>
    <w:rsid w:val="00FC327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FC327B"/>
  </w:style>
  <w:style w:type="paragraph" w:styleId="Fuzeile">
    <w:name w:val="footer"/>
    <w:basedOn w:val="Standard"/>
    <w:link w:val="FuzeileZchn"/>
    <w:uiPriority w:val="99"/>
    <w:unhideWhenUsed/>
    <w:rsid w:val="00FC327B"/>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2C2C-4A3E-4A49-BDB1-7793F205F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723</Words>
  <Characters>95326</Characters>
  <Application>Microsoft Office Word</Application>
  <DocSecurity>0</DocSecurity>
  <Lines>794</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Krämer, Martin</cp:lastModifiedBy>
  <cp:revision>118</cp:revision>
  <dcterms:created xsi:type="dcterms:W3CDTF">2024-09-26T09:55:00Z</dcterms:created>
  <dcterms:modified xsi:type="dcterms:W3CDTF">2024-11-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